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collaboration with my academic advisor Dr. Todd Arnold and Dr. Althea ArchMiller, both of whom will be co-authors on that publication. The use of plural pronouns throughout the thesis is reflective of this collaboration.</w:t>
      </w:r>
    </w:p>
    <w:p w:rsidR="0017376F" w:rsidRPr="006124EE" w:rsidRDefault="0017376F" w:rsidP="00C41482">
      <w:pPr>
        <w:spacing w:line="480" w:lineRule="auto"/>
        <w:jc w:val="center"/>
        <w:rPr>
          <w:rFonts w:ascii="Times New Roman" w:hAnsi="Times New Roman" w:cs="Times New Roman"/>
          <w:sz w:val="24"/>
          <w:szCs w:val="24"/>
        </w:rPr>
      </w:pP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w:t>
      </w:r>
      <w:r w:rsidR="00F64434">
        <w:rPr>
          <w:rFonts w:ascii="Times New Roman" w:hAnsi="Times New Roman" w:cs="Times New Roman"/>
          <w:sz w:val="24"/>
          <w:szCs w:val="24"/>
        </w:rPr>
        <w:t xml:space="preserve"> state forest to pre-</w:t>
      </w:r>
      <w:r w:rsidR="00665737">
        <w:rPr>
          <w:rFonts w:ascii="Times New Roman" w:hAnsi="Times New Roman" w:cs="Times New Roman"/>
          <w:sz w:val="24"/>
          <w:szCs w:val="24"/>
        </w:rPr>
        <w:t xml:space="preserve">European </w:t>
      </w:r>
      <w:r w:rsidR="00F64434">
        <w:rPr>
          <w:rFonts w:ascii="Times New Roman" w:hAnsi="Times New Roman" w:cs="Times New Roman"/>
          <w:sz w:val="24"/>
          <w:szCs w:val="24"/>
        </w:rPr>
        <w:t>settlement</w:t>
      </w:r>
      <w:r w:rsidR="0071688F">
        <w:rPr>
          <w:rFonts w:ascii="Times New Roman" w:hAnsi="Times New Roman" w:cs="Times New Roman"/>
          <w:sz w:val="24"/>
          <w:szCs w:val="24"/>
        </w:rPr>
        <w:t xml:space="preserve">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 (</w:t>
      </w:r>
      <w:r w:rsidR="009315EF" w:rsidRPr="00C966A8">
        <w:rPr>
          <w:rFonts w:ascii="Times New Roman" w:hAnsi="Times New Roman" w:cs="Times New Roman"/>
          <w:bCs/>
          <w:i/>
          <w:sz w:val="24"/>
          <w:szCs w:val="24"/>
        </w:rPr>
        <w:t>Pituophis catenifer</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r w:rsidR="009315EF" w:rsidRPr="00C966A8">
        <w:rPr>
          <w:rFonts w:ascii="Times New Roman" w:hAnsi="Times New Roman" w:cs="Times New Roman"/>
          <w:bCs/>
          <w:i/>
          <w:sz w:val="24"/>
          <w:szCs w:val="24"/>
        </w:rPr>
        <w:t>Heterodon nasicus</w:t>
      </w:r>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009315EF" w:rsidRPr="00C966A8">
        <w:rPr>
          <w:rFonts w:ascii="Times New Roman" w:hAnsi="Times New Roman" w:cs="Times New Roman"/>
          <w:bCs/>
          <w:i/>
          <w:sz w:val="24"/>
          <w:szCs w:val="24"/>
        </w:rPr>
        <w:t>Pipilo erythrophthalmus</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r w:rsidR="009315EF" w:rsidRPr="00C966A8">
        <w:rPr>
          <w:rFonts w:ascii="Times New Roman" w:hAnsi="Times New Roman" w:cs="Times New Roman"/>
          <w:bCs/>
          <w:i/>
          <w:sz w:val="24"/>
          <w:szCs w:val="24"/>
        </w:rPr>
        <w:t>Chondestes grammacus</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w:t>
      </w:r>
      <w:r w:rsidR="009315EF">
        <w:rPr>
          <w:rFonts w:ascii="Times New Roman" w:hAnsi="Times New Roman" w:cs="Times New Roman"/>
          <w:bCs/>
          <w:sz w:val="24"/>
          <w:szCs w:val="24"/>
        </w:rPr>
        <w:lastRenderedPageBreak/>
        <w:t xml:space="preserve">sparrow 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Hesperia leonardus leonardus</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r w:rsidR="00025100" w:rsidRPr="00025100">
        <w:rPr>
          <w:rFonts w:ascii="Times New Roman" w:hAnsi="Times New Roman" w:cs="Times New Roman"/>
          <w:bCs/>
          <w:i/>
          <w:sz w:val="24"/>
          <w:szCs w:val="24"/>
        </w:rPr>
        <w:t>Liatris</w:t>
      </w:r>
      <w:r w:rsidR="00025100">
        <w:rPr>
          <w:rFonts w:ascii="Times New Roman" w:hAnsi="Times New Roman" w:cs="Times New Roman"/>
          <w:bCs/>
          <w:sz w:val="24"/>
          <w:szCs w:val="24"/>
        </w:rPr>
        <w:t xml:space="preserve"> spp.), a preferred food source, and declined in abundance following management disturbance. Finally, norther</w:t>
      </w:r>
      <w:r w:rsidR="00665737">
        <w:rPr>
          <w:rFonts w:ascii="Times New Roman" w:hAnsi="Times New Roman" w:cs="Times New Roman"/>
          <w:bCs/>
          <w:sz w:val="24"/>
          <w:szCs w:val="24"/>
        </w:rPr>
        <w:t>n</w:t>
      </w:r>
      <w:r w:rsidR="00025100">
        <w:rPr>
          <w:rFonts w:ascii="Times New Roman" w:hAnsi="Times New Roman" w:cs="Times New Roman"/>
          <w:bCs/>
          <w:sz w:val="24"/>
          <w:szCs w:val="24"/>
        </w:rPr>
        <w:t xml:space="preserve"> barrens tiger beetle (</w:t>
      </w:r>
      <w:proofErr w:type="spellStart"/>
      <w:r w:rsidR="00025100" w:rsidRPr="00C966A8">
        <w:rPr>
          <w:rFonts w:ascii="Times New Roman" w:hAnsi="Times New Roman" w:cs="Times New Roman"/>
          <w:bCs/>
          <w:i/>
          <w:sz w:val="24"/>
          <w:szCs w:val="24"/>
        </w:rPr>
        <w:t>Cicindela</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w:t>
      </w:r>
      <w:r w:rsidR="00665737">
        <w:rPr>
          <w:rFonts w:ascii="Times New Roman" w:hAnsi="Times New Roman" w:cs="Times New Roman"/>
          <w:bCs/>
          <w:sz w:val="24"/>
          <w:szCs w:val="24"/>
        </w:rPr>
        <w:t>ly</w:t>
      </w:r>
      <w:r w:rsidR="00025100">
        <w:rPr>
          <w:rFonts w:ascii="Times New Roman" w:hAnsi="Times New Roman" w:cs="Times New Roman"/>
          <w:bCs/>
          <w:sz w:val="24"/>
          <w:szCs w:val="24"/>
        </w:rPr>
        <w:t xml:space="preser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w:t>
      </w:r>
      <w:r w:rsidR="00665737">
        <w:rPr>
          <w:rFonts w:ascii="Times New Roman" w:hAnsi="Times New Roman" w:cs="Times New Roman"/>
          <w:bCs/>
          <w:sz w:val="24"/>
          <w:szCs w:val="24"/>
        </w:rPr>
        <w:t>tat nee</w:t>
      </w:r>
      <w:r w:rsidR="00025100">
        <w:rPr>
          <w:rFonts w:ascii="Times New Roman" w:hAnsi="Times New Roman" w:cs="Times New Roman"/>
          <w:bCs/>
          <w:sz w:val="24"/>
          <w:szCs w:val="24"/>
        </w:rPr>
        <w:t>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t>
      </w:r>
      <w:r w:rsidRPr="00C966A8">
        <w:rPr>
          <w:rFonts w:ascii="Times New Roman" w:hAnsi="Times New Roman" w:cs="Times New Roman"/>
          <w:bCs/>
          <w:sz w:val="24"/>
          <w:szCs w:val="24"/>
        </w:rPr>
        <w:lastRenderedPageBreak/>
        <w:t xml:space="preserve">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innesota Biological Survey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87743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w:t>
      </w:r>
      <w:r w:rsidRPr="00C966A8">
        <w:rPr>
          <w:rFonts w:ascii="Times New Roman" w:hAnsi="Times New Roman" w:cs="Times New Roman"/>
          <w:sz w:val="24"/>
          <w:szCs w:val="24"/>
        </w:rPr>
        <w:lastRenderedPageBreak/>
        <w:t xml:space="preserve">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C60953">
        <w:rPr>
          <w:rFonts w:ascii="Times New Roman" w:hAnsi="Times New Roman" w:cs="Times New Roman"/>
          <w:sz w:val="24"/>
          <w:szCs w:val="24"/>
        </w:rPr>
        <w:t xml:space="preserve">. Of the 309 ha of oak savanna documented as converted or destroyed since the counties were originally mapped by MBS between 1991 and 2009, 252 ha (82%) was located within the Anoka Sand Plain </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 xml:space="preserve">has continued </w:t>
      </w:r>
      <w:r w:rsidR="00766B9A">
        <w:rPr>
          <w:rFonts w:ascii="Times New Roman" w:hAnsi="Times New Roman" w:cs="Times New Roman"/>
          <w:sz w:val="24"/>
          <w:szCs w:val="24"/>
        </w:rPr>
        <w:lastRenderedPageBreak/>
        <w:t>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r w:rsidR="008B523A">
        <w:rPr>
          <w:rFonts w:ascii="Times New Roman" w:hAnsi="Times New Roman" w:cs="Times New Roman"/>
          <w:sz w:val="24"/>
          <w:szCs w:val="24"/>
        </w:rPr>
        <w:t>.</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Chondestes grammac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w:t>
      </w:r>
      <w:r w:rsidR="00A86056">
        <w:rPr>
          <w:rFonts w:ascii="Times New Roman" w:hAnsi="Times New Roman" w:cs="Times New Roman"/>
          <w:bCs/>
          <w:sz w:val="24"/>
          <w:szCs w:val="24"/>
        </w:rPr>
        <w:lastRenderedPageBreak/>
        <w:t xml:space="preserve">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lastRenderedPageBreak/>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w:t>
      </w:r>
      <w:r w:rsidR="0012118B" w:rsidRPr="00C966A8">
        <w:rPr>
          <w:rFonts w:ascii="Times New Roman" w:hAnsi="Times New Roman" w:cs="Times New Roman"/>
          <w:sz w:val="24"/>
          <w:szCs w:val="24"/>
        </w:rPr>
        <w:lastRenderedPageBreak/>
        <w:t>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w:t>
      </w:r>
      <w:r w:rsidR="00191A3E">
        <w:rPr>
          <w:rFonts w:ascii="Times New Roman" w:hAnsi="Times New Roman" w:cs="Times New Roman"/>
          <w:sz w:val="24"/>
          <w:szCs w:val="24"/>
        </w:rPr>
        <w:lastRenderedPageBreak/>
        <w:t>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w:t>
      </w:r>
      <w:r w:rsidR="002B3A2B" w:rsidRPr="00C966A8">
        <w:rPr>
          <w:rFonts w:ascii="Times New Roman" w:hAnsi="Times New Roman" w:cs="Times New Roman"/>
          <w:sz w:val="24"/>
          <w:szCs w:val="24"/>
        </w:rPr>
        <w:lastRenderedPageBreak/>
        <w:t xml:space="preserve">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lastRenderedPageBreak/>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gophersnake</w:t>
      </w:r>
      <w:r>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sidR="00DD336B">
        <w:rPr>
          <w:rFonts w:ascii="Times New Roman" w:hAnsi="Times New Roman" w:cs="Times New Roman"/>
          <w:sz w:val="24"/>
          <w:szCs w:val="24"/>
        </w:rPr>
        <w:t>ed before the ground</w:t>
      </w:r>
      <w:r>
        <w:rPr>
          <w:rFonts w:ascii="Times New Roman" w:hAnsi="Times New Roman" w:cs="Times New Roman"/>
          <w:sz w:val="24"/>
          <w:szCs w:val="24"/>
        </w:rPr>
        <w:t xml:space="preserve">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number of stems of woody vegetation (i.e. shrubby species &lt; 0.5 m tall), 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w:t>
      </w:r>
      <w:r w:rsidR="005F3336" w:rsidRPr="00C966A8">
        <w:rPr>
          <w:rFonts w:ascii="Times New Roman" w:hAnsi="Times New Roman" w:cs="Times New Roman"/>
          <w:sz w:val="24"/>
          <w:szCs w:val="24"/>
        </w:rPr>
        <w:lastRenderedPageBreak/>
        <w:t xml:space="preserve">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1B5AF8" w:rsidRPr="001B5AF8" w:rsidRDefault="001B5AF8" w:rsidP="001B5AF8">
      <w:pPr>
        <w:spacing w:line="480" w:lineRule="auto"/>
        <w:rPr>
          <w:rFonts w:ascii="Times New Roman" w:hAnsi="Times New Roman" w:cs="Times New Roman"/>
          <w:sz w:val="24"/>
          <w:szCs w:val="24"/>
        </w:rPr>
      </w:pPr>
      <w:r w:rsidRPr="001B5AF8">
        <w:rPr>
          <w:rFonts w:ascii="Times New Roman" w:hAnsi="Times New Roman" w:cs="Times New Roman"/>
          <w:sz w:val="24"/>
          <w:szCs w:val="24"/>
        </w:rPr>
        <w:t>Hypotheses</w:t>
      </w:r>
    </w:p>
    <w:p w:rsidR="0010428D" w:rsidRPr="00E81F23" w:rsidRDefault="0010428D" w:rsidP="0010428D">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w:t>
      </w:r>
      <w:r w:rsidRPr="00C966A8">
        <w:rPr>
          <w:rFonts w:ascii="Times New Roman" w:hAnsi="Times New Roman" w:cs="Times New Roman"/>
          <w:bCs/>
          <w:sz w:val="24"/>
          <w:szCs w:val="24"/>
        </w:rPr>
        <w:lastRenderedPageBreak/>
        <w:t xml:space="preserve">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10428D" w:rsidRPr="001B5AF8" w:rsidRDefault="001B5AF8" w:rsidP="001B5AF8">
      <w:pPr>
        <w:spacing w:line="480" w:lineRule="auto"/>
        <w:rPr>
          <w:rFonts w:ascii="Times New Roman" w:hAnsi="Times New Roman" w:cs="Times New Roman"/>
          <w:b/>
          <w:sz w:val="24"/>
          <w:szCs w:val="24"/>
        </w:rPr>
      </w:pPr>
      <w:r w:rsidRPr="001B5AF8">
        <w:rPr>
          <w:rFonts w:ascii="Times New Roman" w:hAnsi="Times New Roman" w:cs="Times New Roman"/>
          <w:b/>
          <w:sz w:val="24"/>
          <w:szCs w:val="24"/>
        </w:rPr>
        <w:t>Statistical Analysis</w:t>
      </w: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xml:space="preserve">. Although </w:t>
      </w:r>
      <w:r w:rsidR="00F03388">
        <w:rPr>
          <w:rFonts w:ascii="Times New Roman" w:hAnsi="Times New Roman" w:cs="Times New Roman"/>
          <w:sz w:val="24"/>
          <w:szCs w:val="24"/>
        </w:rPr>
        <w:lastRenderedPageBreak/>
        <w:t>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w:t>
      </w:r>
      <w:r w:rsidR="00FA0C4F">
        <w:rPr>
          <w:rFonts w:ascii="Times New Roman" w:hAnsi="Times New Roman" w:cs="Times New Roman"/>
          <w:sz w:val="24"/>
          <w:szCs w:val="24"/>
        </w:rPr>
        <w:lastRenderedPageBreak/>
        <w:t xml:space="preserve">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A21078"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A21078"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A21078"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A21078"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A21078"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A21078"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A21078"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A21078"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w:t>
      </w:r>
      <w:r w:rsidR="00320962">
        <w:rPr>
          <w:rFonts w:ascii="Times New Roman" w:hAnsi="Times New Roman" w:cs="Times New Roman"/>
          <w:sz w:val="24"/>
          <w:szCs w:val="24"/>
        </w:rPr>
        <w:lastRenderedPageBreak/>
        <w:t>step, we estimated initial abundance using either Poisson, negative binomial, or zero-inflated Poisson distributions to determine which baseline model provided the best fit for our data, where “best” was determined based on minimum values of the Akaik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xml:space="preserve">) was a function of whether the plot was occupied </w:t>
      </w:r>
      <w:r w:rsidR="00186A94" w:rsidRPr="00186A94">
        <w:rPr>
          <w:rFonts w:ascii="Times New Roman" w:hAnsi="Times New Roman" w:cs="Times New Roman"/>
          <w:sz w:val="24"/>
          <w:szCs w:val="24"/>
        </w:rPr>
        <w:lastRenderedPageBreak/>
        <w:t>(</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A21078"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A21078"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A21078"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A21078"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A21078"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A21078"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A21078"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A21078"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A21078"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A21078"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A21078"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A21078"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w:t>
      </w:r>
      <w:r w:rsidR="003D1D3A">
        <w:rPr>
          <w:rFonts w:ascii="Times New Roman" w:hAnsi="Times New Roman" w:cs="Times New Roman"/>
          <w:sz w:val="24"/>
          <w:szCs w:val="24"/>
        </w:rPr>
        <w:t xml:space="preserve">40-acre </w:t>
      </w:r>
      <w:r w:rsidR="002B3F88">
        <w:rPr>
          <w:rFonts w:ascii="Times New Roman" w:hAnsi="Times New Roman" w:cs="Times New Roman"/>
          <w:sz w:val="24"/>
          <w:szCs w:val="24"/>
        </w:rPr>
        <w:t xml:space="preserve">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t>
      </w:r>
      <w:r w:rsidR="003F1EA6">
        <w:rPr>
          <w:rFonts w:ascii="Times New Roman" w:hAnsi="Times New Roman" w:cs="Times New Roman"/>
          <w:sz w:val="24"/>
          <w:szCs w:val="24"/>
        </w:rPr>
        <w:lastRenderedPageBreak/>
        <w:t xml:space="preserve">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Single </w:t>
            </w:r>
            <w:r w:rsidR="00A21078">
              <w:rPr>
                <w:rFonts w:ascii="Times New Roman" w:eastAsia="Times New Roman" w:hAnsi="Times New Roman" w:cs="Times New Roman"/>
                <w:b/>
                <w:bCs/>
                <w:color w:val="000000"/>
                <w:sz w:val="18"/>
                <w:szCs w:val="18"/>
              </w:rPr>
              <w:t xml:space="preserve">Variable </w:t>
            </w:r>
            <w:bookmarkStart w:id="0" w:name="_GoBack"/>
            <w:bookmarkEnd w:id="0"/>
            <w:r w:rsidRPr="00837D15">
              <w:rPr>
                <w:rFonts w:ascii="Times New Roman" w:eastAsia="Times New Roman" w:hAnsi="Times New Roman" w:cs="Times New Roman"/>
                <w:b/>
                <w:bCs/>
                <w:color w:val="000000"/>
                <w:sz w:val="18"/>
                <w:szCs w:val="18"/>
              </w:rPr>
              <w:t>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lastRenderedPageBreak/>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1467D5">
        <w:trPr>
          <w:trHeight w:val="288"/>
        </w:trPr>
        <w:tc>
          <w:tcPr>
            <w:tcW w:w="1350"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lastRenderedPageBreak/>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Gophersnak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lastRenderedPageBreak/>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s during replicate survey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Bendel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lastRenderedPageBreak/>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w:t>
      </w:r>
      <w:r w:rsidRPr="00A96F49">
        <w:rPr>
          <w:rFonts w:ascii="Times New Roman" w:hAnsi="Times New Roman" w:cs="Times New Roman"/>
          <w:bCs/>
          <w:sz w:val="24"/>
          <w:szCs w:val="24"/>
        </w:rPr>
        <w:lastRenderedPageBreak/>
        <w:t xml:space="preserve">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w:t>
      </w:r>
      <w:r w:rsidR="00A96F49" w:rsidRPr="00A96F49">
        <w:rPr>
          <w:rFonts w:ascii="Times New Roman" w:hAnsi="Times New Roman" w:cs="Times New Roman"/>
          <w:bCs/>
          <w:sz w:val="24"/>
          <w:szCs w:val="24"/>
        </w:rPr>
        <w:lastRenderedPageBreak/>
        <w:t>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1" w:history="1">
        <w:r w:rsidR="004B0D75" w:rsidRPr="00941CED">
          <w:rPr>
            <w:rStyle w:val="Hyperlink"/>
            <w:rFonts w:ascii="Times New Roman" w:hAnsi="Times New Roman" w:cs="Times New Roman"/>
            <w:sz w:val="24"/>
            <w:szCs w:val="24"/>
          </w:rPr>
          <w:t>https://doi-org.ezp2.lib.umn.edu/10.1007/s10841-017-0041-9</w:t>
        </w:r>
      </w:hyperlink>
    </w:p>
    <w:p w:rsidR="004B0D75" w:rsidRPr="006A3EB9" w:rsidRDefault="004B0D75"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w:t>
      </w:r>
      <w:r w:rsidRPr="00936CBE">
        <w:rPr>
          <w:rFonts w:ascii="Times New Roman" w:hAnsi="Times New Roman" w:cs="Times New Roman"/>
          <w:i/>
          <w:sz w:val="24"/>
          <w:szCs w:val="24"/>
        </w:rPr>
        <w:t>Hesperia dacotae</w:t>
      </w:r>
      <w:r w:rsidRPr="006A3EB9">
        <w:rPr>
          <w:rFonts w:ascii="Times New Roman" w:hAnsi="Times New Roman" w:cs="Times New Roman"/>
          <w:sz w:val="24"/>
          <w:szCs w:val="24"/>
        </w:rPr>
        <w:t xml:space="preserve"> and </w:t>
      </w:r>
      <w:r w:rsidRPr="00936CBE">
        <w:rPr>
          <w:rFonts w:ascii="Times New Roman" w:hAnsi="Times New Roman" w:cs="Times New Roman"/>
          <w:i/>
          <w:sz w:val="24"/>
          <w:szCs w:val="24"/>
        </w:rPr>
        <w:t>Hesperia ottoe</w:t>
      </w:r>
      <w:r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Fondell, T. F., D. A. Miller, J. B. Grand, and R. M. Anthony. 2008. Survival of dusky Canada goose goslings in relation to weather and annual nest success. Journal of Wildlife Management 72:1614-1621.</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rsidR="00D57913" w:rsidRPr="006A3EB9" w:rsidRDefault="00D57913" w:rsidP="00A70A22">
      <w:pPr>
        <w:autoSpaceDE w:val="0"/>
        <w:autoSpaceDN w:val="0"/>
        <w:spacing w:line="48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ackenzie, D. I., and J.A. Royle. 2005. Designing occupancy studies: General advice and allocating survey effort. Journal of Applied Ecology, 42, 1105–1114</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rsidR="00D7453E" w:rsidRPr="006A3EB9" w:rsidRDefault="006A3EB9" w:rsidP="00D7453E">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A70A22">
      <w:pPr>
        <w:autoSpaceDE w:val="0"/>
        <w:autoSpaceDN w:val="0"/>
        <w:spacing w:line="480" w:lineRule="auto"/>
        <w:ind w:left="720" w:hanging="720"/>
        <w:outlineLvl w:val="0"/>
        <w:rPr>
          <w:rFonts w:ascii="Times New Roman" w:hAnsi="Times New Roman" w:cs="Times New Roman"/>
          <w:sz w:val="24"/>
          <w:szCs w:val="24"/>
        </w:rPr>
      </w:pPr>
      <w:r w:rsidRPr="00E01C54">
        <w:rPr>
          <w:rFonts w:ascii="Times New Roman" w:hAnsi="Times New Roman" w:cs="Times New Roman"/>
          <w:sz w:val="24"/>
          <w:szCs w:val="24"/>
        </w:rPr>
        <w:lastRenderedPageBreak/>
        <w:t>Minnesota Department of Natural Resources.</w:t>
      </w:r>
      <w:r w:rsidR="00936CBE">
        <w:rPr>
          <w:rFonts w:ascii="Times New Roman" w:hAnsi="Times New Roman" w:cs="Times New Roman"/>
          <w:sz w:val="24"/>
          <w:szCs w:val="24"/>
        </w:rPr>
        <w:t xml:space="preserve"> 2017.</w:t>
      </w:r>
      <w:r w:rsidRPr="00E01C54">
        <w:rPr>
          <w:rFonts w:ascii="Times New Roman" w:hAnsi="Times New Roman" w:cs="Times New Roman"/>
          <w:sz w:val="24"/>
          <w:szCs w:val="24"/>
        </w:rPr>
        <w:t xml:space="preserve">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936CBE"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uzzo, V. A. 1986. Extent and status of Midwest oak savanna: presettlement and 1985. Natural Areas Journal 6(2):6-36</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Swengel, A. 1998. Effects of management on butterfly abundance in tallgrass prairie and pine barrens. Biological Conservation, 83(1), 77-89.</w:t>
      </w:r>
    </w:p>
    <w:p w:rsidR="006A3EB9" w:rsidRPr="008E238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46DB"/>
    <w:rsid w:val="0017376F"/>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5AF8"/>
    <w:rsid w:val="001B6D64"/>
    <w:rsid w:val="001B7CEE"/>
    <w:rsid w:val="001C2100"/>
    <w:rsid w:val="001C2D3F"/>
    <w:rsid w:val="001C4F14"/>
    <w:rsid w:val="001C55E2"/>
    <w:rsid w:val="001C7DE6"/>
    <w:rsid w:val="001C7F74"/>
    <w:rsid w:val="001D094C"/>
    <w:rsid w:val="001D4B03"/>
    <w:rsid w:val="001D4BDD"/>
    <w:rsid w:val="001E2531"/>
    <w:rsid w:val="001E49CC"/>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41D9"/>
    <w:rsid w:val="002C6BA7"/>
    <w:rsid w:val="002D2E05"/>
    <w:rsid w:val="002D4FB7"/>
    <w:rsid w:val="002E2E43"/>
    <w:rsid w:val="002E7EAC"/>
    <w:rsid w:val="002F0A0D"/>
    <w:rsid w:val="00306D62"/>
    <w:rsid w:val="00310202"/>
    <w:rsid w:val="003132E0"/>
    <w:rsid w:val="00320962"/>
    <w:rsid w:val="00321590"/>
    <w:rsid w:val="00323408"/>
    <w:rsid w:val="00325B77"/>
    <w:rsid w:val="003338DA"/>
    <w:rsid w:val="003419C2"/>
    <w:rsid w:val="00346324"/>
    <w:rsid w:val="003533FD"/>
    <w:rsid w:val="00355A3D"/>
    <w:rsid w:val="00357842"/>
    <w:rsid w:val="00360D84"/>
    <w:rsid w:val="00361BA1"/>
    <w:rsid w:val="00362B95"/>
    <w:rsid w:val="003661F5"/>
    <w:rsid w:val="00366CE6"/>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1D3A"/>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A8A"/>
    <w:rsid w:val="0040396C"/>
    <w:rsid w:val="00406F81"/>
    <w:rsid w:val="004078FC"/>
    <w:rsid w:val="00407F35"/>
    <w:rsid w:val="00411412"/>
    <w:rsid w:val="00411E5F"/>
    <w:rsid w:val="004129B5"/>
    <w:rsid w:val="00413315"/>
    <w:rsid w:val="00413B2D"/>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0D75"/>
    <w:rsid w:val="004B3A46"/>
    <w:rsid w:val="004B40D5"/>
    <w:rsid w:val="004B5B68"/>
    <w:rsid w:val="004C1D5D"/>
    <w:rsid w:val="004C4BC1"/>
    <w:rsid w:val="004C55C6"/>
    <w:rsid w:val="004C67FB"/>
    <w:rsid w:val="004D7A78"/>
    <w:rsid w:val="004E22D3"/>
    <w:rsid w:val="004E315D"/>
    <w:rsid w:val="004E3BD9"/>
    <w:rsid w:val="004E6D6C"/>
    <w:rsid w:val="004F08FD"/>
    <w:rsid w:val="004F1174"/>
    <w:rsid w:val="004F17EB"/>
    <w:rsid w:val="004F1DBF"/>
    <w:rsid w:val="004F2EAA"/>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46808"/>
    <w:rsid w:val="00550C2F"/>
    <w:rsid w:val="00555DFE"/>
    <w:rsid w:val="0055650C"/>
    <w:rsid w:val="0056138D"/>
    <w:rsid w:val="005649AE"/>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5F6101"/>
    <w:rsid w:val="005F6691"/>
    <w:rsid w:val="00601419"/>
    <w:rsid w:val="00601B63"/>
    <w:rsid w:val="00605BA7"/>
    <w:rsid w:val="006066C0"/>
    <w:rsid w:val="0061040D"/>
    <w:rsid w:val="006124EE"/>
    <w:rsid w:val="00617950"/>
    <w:rsid w:val="0062247A"/>
    <w:rsid w:val="0062698A"/>
    <w:rsid w:val="00632E3B"/>
    <w:rsid w:val="0063638E"/>
    <w:rsid w:val="00636D4B"/>
    <w:rsid w:val="00644AB7"/>
    <w:rsid w:val="00645110"/>
    <w:rsid w:val="00645EE1"/>
    <w:rsid w:val="00646E38"/>
    <w:rsid w:val="00647720"/>
    <w:rsid w:val="00647E82"/>
    <w:rsid w:val="006622E9"/>
    <w:rsid w:val="00665737"/>
    <w:rsid w:val="00666C90"/>
    <w:rsid w:val="00666F06"/>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15B6"/>
    <w:rsid w:val="00712023"/>
    <w:rsid w:val="00712D2F"/>
    <w:rsid w:val="00713EEE"/>
    <w:rsid w:val="0071688F"/>
    <w:rsid w:val="00716A81"/>
    <w:rsid w:val="00716E3F"/>
    <w:rsid w:val="007212C5"/>
    <w:rsid w:val="00726C90"/>
    <w:rsid w:val="00732171"/>
    <w:rsid w:val="00732FD0"/>
    <w:rsid w:val="007341DD"/>
    <w:rsid w:val="00737789"/>
    <w:rsid w:val="0074174E"/>
    <w:rsid w:val="007444B5"/>
    <w:rsid w:val="00746A8A"/>
    <w:rsid w:val="00751DA5"/>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B523A"/>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3D25"/>
    <w:rsid w:val="00925008"/>
    <w:rsid w:val="009314C9"/>
    <w:rsid w:val="009315EF"/>
    <w:rsid w:val="0093304A"/>
    <w:rsid w:val="009352EB"/>
    <w:rsid w:val="00936CBE"/>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2AD2"/>
    <w:rsid w:val="00A05699"/>
    <w:rsid w:val="00A140A9"/>
    <w:rsid w:val="00A155B4"/>
    <w:rsid w:val="00A15942"/>
    <w:rsid w:val="00A16FEA"/>
    <w:rsid w:val="00A17893"/>
    <w:rsid w:val="00A21078"/>
    <w:rsid w:val="00A30911"/>
    <w:rsid w:val="00A35BFE"/>
    <w:rsid w:val="00A369C3"/>
    <w:rsid w:val="00A40AF1"/>
    <w:rsid w:val="00A40BC6"/>
    <w:rsid w:val="00A43BAC"/>
    <w:rsid w:val="00A50D19"/>
    <w:rsid w:val="00A530B5"/>
    <w:rsid w:val="00A62560"/>
    <w:rsid w:val="00A634CE"/>
    <w:rsid w:val="00A67FEF"/>
    <w:rsid w:val="00A70A22"/>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97B59"/>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69CB"/>
    <w:rsid w:val="00C87C86"/>
    <w:rsid w:val="00C966A8"/>
    <w:rsid w:val="00CA0A44"/>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000"/>
    <w:rsid w:val="00D46122"/>
    <w:rsid w:val="00D501CE"/>
    <w:rsid w:val="00D50313"/>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80BE3"/>
    <w:rsid w:val="00D87F8E"/>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554B"/>
    <w:rsid w:val="00DB607C"/>
    <w:rsid w:val="00DC3E7F"/>
    <w:rsid w:val="00DC55CA"/>
    <w:rsid w:val="00DC7714"/>
    <w:rsid w:val="00DC78C3"/>
    <w:rsid w:val="00DD2708"/>
    <w:rsid w:val="00DD336B"/>
    <w:rsid w:val="00DE02D7"/>
    <w:rsid w:val="00DE1B4C"/>
    <w:rsid w:val="00DE4235"/>
    <w:rsid w:val="00DF26BB"/>
    <w:rsid w:val="00DF5340"/>
    <w:rsid w:val="00DF7B12"/>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45039"/>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4434"/>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ezp2.lib.umn.edu/10.1007/s10841-017-0041-9"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00B04-89E3-42C2-8C80-130BB520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9</TotalTime>
  <Pages>38</Pages>
  <Words>17644</Words>
  <Characters>100574</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79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Margaret R Edwards</cp:lastModifiedBy>
  <cp:revision>383</cp:revision>
  <dcterms:created xsi:type="dcterms:W3CDTF">2018-10-07T19:17:00Z</dcterms:created>
  <dcterms:modified xsi:type="dcterms:W3CDTF">2019-01-14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